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3B53F9F1" w14:textId="6C801DA1" w:rsidR="00DF2052" w:rsidRDefault="00F33AA4">
      <w:pPr>
        <w:pStyle w:val="11"/>
        <w:tabs>
          <w:tab w:val="left" w:pos="1540"/>
        </w:tabs>
        <w:rPr>
          <w:rFonts w:asciiTheme="minorHAnsi" w:hAnsiTheme="minorHAnsi"/>
          <w:b w:val="0"/>
          <w:sz w:val="22"/>
          <w:szCs w:val="22"/>
          <w:lang w:eastAsia="zh-CN"/>
        </w:rPr>
      </w:pPr>
      <w:r w:rsidRPr="004F65C9">
        <w:fldChar w:fldCharType="begin"/>
      </w:r>
      <w:r w:rsidR="005956EF">
        <w:instrText xml:space="preserve"> TOC \o "1-7</w:instrText>
      </w:r>
      <w:r w:rsidRPr="004F65C9">
        <w:instrText xml:space="preserve">" </w:instrText>
      </w:r>
      <w:r w:rsidRPr="004F65C9">
        <w:fldChar w:fldCharType="separate"/>
      </w:r>
      <w:r w:rsidR="00DF2052">
        <w:t>Chapter 1</w:t>
      </w:r>
      <w:r w:rsidR="00DF2052">
        <w:rPr>
          <w:rFonts w:asciiTheme="minorHAnsi" w:hAnsiTheme="minorHAnsi"/>
          <w:b w:val="0"/>
          <w:sz w:val="22"/>
          <w:szCs w:val="22"/>
          <w:lang w:eastAsia="zh-CN"/>
        </w:rPr>
        <w:tab/>
      </w:r>
      <w:r w:rsidR="00DF2052">
        <w:t>Introduction &lt;This is Heading 1&gt;</w:t>
      </w:r>
      <w:r w:rsidR="00DF2052">
        <w:tab/>
      </w:r>
      <w:r w:rsidR="00DF2052">
        <w:fldChar w:fldCharType="begin"/>
      </w:r>
      <w:r w:rsidR="00DF2052">
        <w:instrText xml:space="preserve"> PAGEREF _Toc143389586 \h </w:instrText>
      </w:r>
      <w:r w:rsidR="00DF2052">
        <w:fldChar w:fldCharType="separate"/>
      </w:r>
      <w:r w:rsidR="00DF2052">
        <w:t>1</w:t>
      </w:r>
      <w:r w:rsidR="00DF2052">
        <w:fldChar w:fldCharType="end"/>
      </w:r>
    </w:p>
    <w:p w14:paraId="1FA877B5" w14:textId="030FE310" w:rsidR="00DF2052" w:rsidRDefault="00DF2052">
      <w:pPr>
        <w:pStyle w:val="21"/>
        <w:rPr>
          <w:b w:val="0"/>
          <w:noProof/>
          <w:lang w:eastAsia="zh-CN"/>
        </w:rPr>
      </w:pPr>
      <w:r>
        <w:rPr>
          <w:noProof/>
        </w:rPr>
        <w:t>1.1</w:t>
      </w:r>
      <w:r>
        <w:rPr>
          <w:b w:val="0"/>
          <w:noProof/>
          <w:lang w:eastAsia="zh-CN"/>
        </w:rPr>
        <w:tab/>
      </w:r>
      <w:r>
        <w:rPr>
          <w:noProof/>
        </w:rPr>
        <w:t>Aims and Objectives</w:t>
      </w:r>
      <w:r>
        <w:rPr>
          <w:noProof/>
        </w:rPr>
        <w:tab/>
      </w:r>
      <w:r>
        <w:rPr>
          <w:noProof/>
        </w:rPr>
        <w:fldChar w:fldCharType="begin"/>
      </w:r>
      <w:r>
        <w:rPr>
          <w:noProof/>
        </w:rPr>
        <w:instrText xml:space="preserve"> PAGEREF _Toc143389587 \h </w:instrText>
      </w:r>
      <w:r>
        <w:rPr>
          <w:noProof/>
        </w:rPr>
      </w:r>
      <w:r>
        <w:rPr>
          <w:noProof/>
        </w:rPr>
        <w:fldChar w:fldCharType="separate"/>
      </w:r>
      <w:r>
        <w:rPr>
          <w:noProof/>
        </w:rPr>
        <w:t>1</w:t>
      </w:r>
      <w:r>
        <w:rPr>
          <w:noProof/>
        </w:rPr>
        <w:fldChar w:fldCharType="end"/>
      </w:r>
    </w:p>
    <w:p w14:paraId="1D051679" w14:textId="222B7663" w:rsidR="00DF2052" w:rsidRDefault="00DF2052">
      <w:pPr>
        <w:pStyle w:val="21"/>
        <w:rPr>
          <w:b w:val="0"/>
          <w:noProof/>
          <w:lang w:eastAsia="zh-CN"/>
        </w:rPr>
      </w:pPr>
      <w:r>
        <w:rPr>
          <w:noProof/>
        </w:rPr>
        <w:t>1.2</w:t>
      </w:r>
      <w:r>
        <w:rPr>
          <w:b w:val="0"/>
          <w:noProof/>
          <w:lang w:eastAsia="zh-CN"/>
        </w:rPr>
        <w:tab/>
      </w:r>
      <w:r>
        <w:rPr>
          <w:noProof/>
        </w:rPr>
        <w:t>Report Structure</w:t>
      </w:r>
      <w:r>
        <w:rPr>
          <w:noProof/>
        </w:rPr>
        <w:tab/>
      </w:r>
      <w:r>
        <w:rPr>
          <w:noProof/>
        </w:rPr>
        <w:fldChar w:fldCharType="begin"/>
      </w:r>
      <w:r>
        <w:rPr>
          <w:noProof/>
        </w:rPr>
        <w:instrText xml:space="preserve"> PAGEREF _Toc143389588 \h </w:instrText>
      </w:r>
      <w:r>
        <w:rPr>
          <w:noProof/>
        </w:rPr>
      </w:r>
      <w:r>
        <w:rPr>
          <w:noProof/>
        </w:rPr>
        <w:fldChar w:fldCharType="separate"/>
      </w:r>
      <w:r>
        <w:rPr>
          <w:noProof/>
        </w:rPr>
        <w:t>1</w:t>
      </w:r>
      <w:r>
        <w:rPr>
          <w:noProof/>
        </w:rPr>
        <w:fldChar w:fldCharType="end"/>
      </w:r>
    </w:p>
    <w:p w14:paraId="673BF0E1" w14:textId="5AEC4FD2" w:rsidR="00DF2052" w:rsidRDefault="00DF2052">
      <w:pPr>
        <w:pStyle w:val="11"/>
        <w:tabs>
          <w:tab w:val="left" w:pos="1540"/>
        </w:tabs>
        <w:rPr>
          <w:rFonts w:asciiTheme="minorHAnsi" w:hAnsiTheme="minorHAnsi"/>
          <w:b w:val="0"/>
          <w:sz w:val="22"/>
          <w:szCs w:val="22"/>
          <w:lang w:eastAsia="zh-CN"/>
        </w:rPr>
      </w:pPr>
      <w:r>
        <w:t>Chapter 2</w:t>
      </w:r>
      <w:r>
        <w:rPr>
          <w:rFonts w:asciiTheme="minorHAnsi" w:hAnsiTheme="minorHAnsi"/>
          <w:b w:val="0"/>
          <w:sz w:val="22"/>
          <w:szCs w:val="22"/>
          <w:lang w:eastAsia="zh-CN"/>
        </w:rPr>
        <w:tab/>
      </w:r>
      <w:r>
        <w:t>Analysis and Requirements</w:t>
      </w:r>
      <w:r>
        <w:tab/>
      </w:r>
      <w:r>
        <w:fldChar w:fldCharType="begin"/>
      </w:r>
      <w:r>
        <w:instrText xml:space="preserve"> PAGEREF _Toc143389589 \h </w:instrText>
      </w:r>
      <w:r>
        <w:fldChar w:fldCharType="separate"/>
      </w:r>
      <w:r>
        <w:t>2</w:t>
      </w:r>
      <w:r>
        <w:fldChar w:fldCharType="end"/>
      </w:r>
    </w:p>
    <w:p w14:paraId="0194C82D" w14:textId="633289FF" w:rsidR="00DF2052" w:rsidRDefault="00DF2052">
      <w:pPr>
        <w:pStyle w:val="21"/>
        <w:rPr>
          <w:b w:val="0"/>
          <w:noProof/>
          <w:lang w:eastAsia="zh-CN"/>
        </w:rPr>
      </w:pPr>
      <w:r>
        <w:rPr>
          <w:noProof/>
        </w:rPr>
        <w:t>2.1</w:t>
      </w:r>
      <w:r>
        <w:rPr>
          <w:b w:val="0"/>
          <w:noProof/>
          <w:lang w:eastAsia="zh-CN"/>
        </w:rPr>
        <w:tab/>
      </w:r>
      <w:r>
        <w:rPr>
          <w:noProof/>
        </w:rPr>
        <w:t>Background</w:t>
      </w:r>
      <w:r>
        <w:rPr>
          <w:noProof/>
        </w:rPr>
        <w:tab/>
      </w:r>
      <w:r>
        <w:rPr>
          <w:noProof/>
        </w:rPr>
        <w:fldChar w:fldCharType="begin"/>
      </w:r>
      <w:r>
        <w:rPr>
          <w:noProof/>
        </w:rPr>
        <w:instrText xml:space="preserve"> PAGEREF _Toc143389590 \h </w:instrText>
      </w:r>
      <w:r>
        <w:rPr>
          <w:noProof/>
        </w:rPr>
      </w:r>
      <w:r>
        <w:rPr>
          <w:noProof/>
        </w:rPr>
        <w:fldChar w:fldCharType="separate"/>
      </w:r>
      <w:r>
        <w:rPr>
          <w:noProof/>
        </w:rPr>
        <w:t>2</w:t>
      </w:r>
      <w:r>
        <w:rPr>
          <w:noProof/>
        </w:rPr>
        <w:fldChar w:fldCharType="end"/>
      </w:r>
    </w:p>
    <w:p w14:paraId="43D0110F" w14:textId="333FCBDE" w:rsidR="00DF2052" w:rsidRDefault="00DF2052">
      <w:pPr>
        <w:pStyle w:val="21"/>
        <w:rPr>
          <w:b w:val="0"/>
          <w:noProof/>
          <w:lang w:eastAsia="zh-CN"/>
        </w:rPr>
      </w:pPr>
      <w:r>
        <w:rPr>
          <w:noProof/>
        </w:rPr>
        <w:t>2.2</w:t>
      </w:r>
      <w:r>
        <w:rPr>
          <w:b w:val="0"/>
          <w:noProof/>
          <w:lang w:eastAsia="zh-CN"/>
        </w:rPr>
        <w:tab/>
      </w:r>
      <w:r>
        <w:rPr>
          <w:noProof/>
        </w:rPr>
        <w:t>Requirements Gathering</w:t>
      </w:r>
      <w:r>
        <w:rPr>
          <w:noProof/>
        </w:rPr>
        <w:tab/>
      </w:r>
      <w:r>
        <w:rPr>
          <w:noProof/>
        </w:rPr>
        <w:fldChar w:fldCharType="begin"/>
      </w:r>
      <w:r>
        <w:rPr>
          <w:noProof/>
        </w:rPr>
        <w:instrText xml:space="preserve"> PAGEREF _Toc143389591 \h </w:instrText>
      </w:r>
      <w:r>
        <w:rPr>
          <w:noProof/>
        </w:rPr>
      </w:r>
      <w:r>
        <w:rPr>
          <w:noProof/>
        </w:rPr>
        <w:fldChar w:fldCharType="separate"/>
      </w:r>
      <w:r>
        <w:rPr>
          <w:noProof/>
        </w:rPr>
        <w:t>2</w:t>
      </w:r>
      <w:r>
        <w:rPr>
          <w:noProof/>
        </w:rPr>
        <w:fldChar w:fldCharType="end"/>
      </w:r>
    </w:p>
    <w:p w14:paraId="202B3475" w14:textId="0494BACA" w:rsidR="00DF2052" w:rsidRDefault="00DF2052">
      <w:pPr>
        <w:pStyle w:val="31"/>
        <w:tabs>
          <w:tab w:val="left" w:pos="1320"/>
          <w:tab w:val="right" w:leader="dot" w:pos="8290"/>
        </w:tabs>
        <w:rPr>
          <w:noProof/>
          <w:lang w:eastAsia="zh-CN"/>
        </w:rPr>
      </w:pPr>
      <w:r>
        <w:rPr>
          <w:noProof/>
        </w:rPr>
        <w:t>2.2.1</w:t>
      </w:r>
      <w:r>
        <w:rPr>
          <w:noProof/>
          <w:lang w:eastAsia="zh-CN"/>
        </w:rPr>
        <w:tab/>
      </w:r>
      <w:r>
        <w:rPr>
          <w:noProof/>
        </w:rPr>
        <w:t>Existing Applications</w:t>
      </w:r>
      <w:r>
        <w:rPr>
          <w:noProof/>
        </w:rPr>
        <w:tab/>
      </w:r>
      <w:r>
        <w:rPr>
          <w:noProof/>
        </w:rPr>
        <w:fldChar w:fldCharType="begin"/>
      </w:r>
      <w:r>
        <w:rPr>
          <w:noProof/>
        </w:rPr>
        <w:instrText xml:space="preserve"> PAGEREF _Toc143389592 \h </w:instrText>
      </w:r>
      <w:r>
        <w:rPr>
          <w:noProof/>
        </w:rPr>
      </w:r>
      <w:r>
        <w:rPr>
          <w:noProof/>
        </w:rPr>
        <w:fldChar w:fldCharType="separate"/>
      </w:r>
      <w:r>
        <w:rPr>
          <w:noProof/>
        </w:rPr>
        <w:t>2</w:t>
      </w:r>
      <w:r>
        <w:rPr>
          <w:noProof/>
        </w:rPr>
        <w:fldChar w:fldCharType="end"/>
      </w:r>
    </w:p>
    <w:p w14:paraId="348840CD" w14:textId="1FFAF778" w:rsidR="00DF2052" w:rsidRDefault="00DF2052">
      <w:pPr>
        <w:pStyle w:val="31"/>
        <w:tabs>
          <w:tab w:val="left" w:pos="1320"/>
          <w:tab w:val="right" w:leader="dot" w:pos="8290"/>
        </w:tabs>
        <w:rPr>
          <w:noProof/>
          <w:lang w:eastAsia="zh-CN"/>
        </w:rPr>
      </w:pPr>
      <w:r>
        <w:rPr>
          <w:noProof/>
        </w:rPr>
        <w:t>2.2.2</w:t>
      </w:r>
      <w:r>
        <w:rPr>
          <w:noProof/>
          <w:lang w:eastAsia="zh-CN"/>
        </w:rPr>
        <w:tab/>
      </w:r>
      <w:r>
        <w:rPr>
          <w:noProof/>
        </w:rPr>
        <w:t>Interviews</w:t>
      </w:r>
      <w:r>
        <w:rPr>
          <w:noProof/>
        </w:rPr>
        <w:tab/>
      </w:r>
      <w:r>
        <w:rPr>
          <w:noProof/>
        </w:rPr>
        <w:fldChar w:fldCharType="begin"/>
      </w:r>
      <w:r>
        <w:rPr>
          <w:noProof/>
        </w:rPr>
        <w:instrText xml:space="preserve"> PAGEREF _Toc143389593 \h </w:instrText>
      </w:r>
      <w:r>
        <w:rPr>
          <w:noProof/>
        </w:rPr>
      </w:r>
      <w:r>
        <w:rPr>
          <w:noProof/>
        </w:rPr>
        <w:fldChar w:fldCharType="separate"/>
      </w:r>
      <w:r>
        <w:rPr>
          <w:noProof/>
        </w:rPr>
        <w:t>2</w:t>
      </w:r>
      <w:r>
        <w:rPr>
          <w:noProof/>
        </w:rPr>
        <w:fldChar w:fldCharType="end"/>
      </w:r>
    </w:p>
    <w:p w14:paraId="6A2AB935" w14:textId="3149A16B" w:rsidR="00DF2052" w:rsidRDefault="00DF2052">
      <w:pPr>
        <w:pStyle w:val="21"/>
        <w:rPr>
          <w:b w:val="0"/>
          <w:noProof/>
          <w:lang w:eastAsia="zh-CN"/>
        </w:rPr>
      </w:pPr>
      <w:r>
        <w:rPr>
          <w:noProof/>
        </w:rPr>
        <w:t>2.3</w:t>
      </w:r>
      <w:r>
        <w:rPr>
          <w:b w:val="0"/>
          <w:noProof/>
          <w:lang w:eastAsia="zh-CN"/>
        </w:rPr>
        <w:tab/>
      </w:r>
      <w:r>
        <w:rPr>
          <w:noProof/>
        </w:rPr>
        <w:t>Application Requirments</w:t>
      </w:r>
      <w:r>
        <w:rPr>
          <w:noProof/>
        </w:rPr>
        <w:tab/>
      </w:r>
      <w:r>
        <w:rPr>
          <w:noProof/>
        </w:rPr>
        <w:fldChar w:fldCharType="begin"/>
      </w:r>
      <w:r>
        <w:rPr>
          <w:noProof/>
        </w:rPr>
        <w:instrText xml:space="preserve"> PAGEREF _Toc143389594 \h </w:instrText>
      </w:r>
      <w:r>
        <w:rPr>
          <w:noProof/>
        </w:rPr>
      </w:r>
      <w:r>
        <w:rPr>
          <w:noProof/>
        </w:rPr>
        <w:fldChar w:fldCharType="separate"/>
      </w:r>
      <w:r>
        <w:rPr>
          <w:noProof/>
        </w:rPr>
        <w:t>2</w:t>
      </w:r>
      <w:r>
        <w:rPr>
          <w:noProof/>
        </w:rPr>
        <w:fldChar w:fldCharType="end"/>
      </w:r>
    </w:p>
    <w:p w14:paraId="04102410" w14:textId="600316B3" w:rsidR="00DF2052" w:rsidRDefault="00DF2052">
      <w:pPr>
        <w:pStyle w:val="11"/>
        <w:tabs>
          <w:tab w:val="left" w:pos="1540"/>
        </w:tabs>
        <w:rPr>
          <w:rFonts w:asciiTheme="minorHAnsi" w:hAnsiTheme="minorHAnsi"/>
          <w:b w:val="0"/>
          <w:sz w:val="22"/>
          <w:szCs w:val="22"/>
          <w:lang w:eastAsia="zh-CN"/>
        </w:rPr>
      </w:pPr>
      <w:r>
        <w:t>Chapter 3</w:t>
      </w:r>
      <w:r>
        <w:rPr>
          <w:rFonts w:asciiTheme="minorHAnsi" w:hAnsiTheme="minorHAnsi"/>
          <w:b w:val="0"/>
          <w:sz w:val="22"/>
          <w:szCs w:val="22"/>
          <w:lang w:eastAsia="zh-CN"/>
        </w:rPr>
        <w:tab/>
      </w:r>
      <w:r>
        <w:t>Design and Implementation</w:t>
      </w:r>
      <w:r>
        <w:tab/>
      </w:r>
      <w:r>
        <w:fldChar w:fldCharType="begin"/>
      </w:r>
      <w:r>
        <w:instrText xml:space="preserve"> PAGEREF _Toc143389595 \h </w:instrText>
      </w:r>
      <w:r>
        <w:fldChar w:fldCharType="separate"/>
      </w:r>
      <w:r>
        <w:t>3</w:t>
      </w:r>
      <w:r>
        <w:fldChar w:fldCharType="end"/>
      </w:r>
    </w:p>
    <w:p w14:paraId="7A442C50" w14:textId="44ACA357" w:rsidR="00DF2052" w:rsidRDefault="00DF2052">
      <w:pPr>
        <w:pStyle w:val="11"/>
        <w:tabs>
          <w:tab w:val="left" w:pos="1540"/>
        </w:tabs>
        <w:rPr>
          <w:rFonts w:asciiTheme="minorHAnsi" w:hAnsiTheme="minorHAnsi"/>
          <w:b w:val="0"/>
          <w:sz w:val="22"/>
          <w:szCs w:val="22"/>
          <w:lang w:eastAsia="zh-CN"/>
        </w:rPr>
      </w:pPr>
      <w:r>
        <w:t>Chapter 4</w:t>
      </w:r>
      <w:r>
        <w:rPr>
          <w:rFonts w:asciiTheme="minorHAnsi" w:hAnsiTheme="minorHAnsi"/>
          <w:b w:val="0"/>
          <w:sz w:val="22"/>
          <w:szCs w:val="22"/>
          <w:lang w:eastAsia="zh-CN"/>
        </w:rPr>
        <w:tab/>
      </w:r>
      <w:r>
        <w:t>Testing and Evaluation</w:t>
      </w:r>
      <w:r>
        <w:tab/>
      </w:r>
      <w:r>
        <w:fldChar w:fldCharType="begin"/>
      </w:r>
      <w:r>
        <w:instrText xml:space="preserve"> PAGEREF _Toc143389596 \h </w:instrText>
      </w:r>
      <w:r>
        <w:fldChar w:fldCharType="separate"/>
      </w:r>
      <w:r>
        <w:t>4</w:t>
      </w:r>
      <w:r>
        <w:fldChar w:fldCharType="end"/>
      </w:r>
    </w:p>
    <w:p w14:paraId="2464E33D" w14:textId="4959D773" w:rsidR="00DF2052" w:rsidRDefault="00DF2052">
      <w:pPr>
        <w:pStyle w:val="11"/>
        <w:tabs>
          <w:tab w:val="left" w:pos="1540"/>
        </w:tabs>
        <w:rPr>
          <w:rFonts w:asciiTheme="minorHAnsi" w:hAnsiTheme="minorHAnsi"/>
          <w:b w:val="0"/>
          <w:sz w:val="22"/>
          <w:szCs w:val="22"/>
          <w:lang w:eastAsia="zh-CN"/>
        </w:rPr>
      </w:pPr>
      <w:r>
        <w:t>Chapter 5</w:t>
      </w:r>
      <w:r>
        <w:rPr>
          <w:rFonts w:asciiTheme="minorHAnsi" w:hAnsiTheme="minorHAnsi"/>
          <w:b w:val="0"/>
          <w:sz w:val="22"/>
          <w:szCs w:val="22"/>
          <w:lang w:eastAsia="zh-CN"/>
        </w:rPr>
        <w:tab/>
      </w:r>
      <w:r>
        <w:t>Conclusion</w:t>
      </w:r>
      <w:r>
        <w:tab/>
      </w:r>
      <w:r>
        <w:fldChar w:fldCharType="begin"/>
      </w:r>
      <w:r>
        <w:instrText xml:space="preserve"> PAGEREF _Toc143389597 \h </w:instrText>
      </w:r>
      <w:r>
        <w:fldChar w:fldCharType="separate"/>
      </w:r>
      <w:r>
        <w:t>5</w:t>
      </w:r>
      <w:r>
        <w:fldChar w:fldCharType="end"/>
      </w:r>
    </w:p>
    <w:p w14:paraId="4D6E5D79" w14:textId="71154B2F" w:rsidR="00DF2052" w:rsidRDefault="00DF2052">
      <w:pPr>
        <w:pStyle w:val="61"/>
        <w:rPr>
          <w:rFonts w:asciiTheme="minorHAnsi" w:hAnsiTheme="minorHAnsi"/>
          <w:b w:val="0"/>
          <w:sz w:val="22"/>
          <w:szCs w:val="22"/>
          <w:lang w:eastAsia="zh-CN"/>
        </w:rPr>
      </w:pPr>
      <w:r>
        <w:t>Appendix A</w:t>
      </w:r>
      <w:r>
        <w:rPr>
          <w:rFonts w:asciiTheme="minorHAnsi" w:hAnsiTheme="minorHAnsi"/>
          <w:b w:val="0"/>
          <w:sz w:val="22"/>
          <w:szCs w:val="22"/>
          <w:lang w:eastAsia="zh-CN"/>
        </w:rPr>
        <w:tab/>
      </w:r>
      <w:r>
        <w:t>&lt;Name of appendix&gt;</w:t>
      </w:r>
      <w:r>
        <w:tab/>
      </w:r>
      <w:r>
        <w:fldChar w:fldCharType="begin"/>
      </w:r>
      <w:r>
        <w:instrText xml:space="preserve"> PAGEREF _Toc143389598 \h </w:instrText>
      </w:r>
      <w:r>
        <w:fldChar w:fldCharType="separate"/>
      </w:r>
      <w:r>
        <w:t>1</w:t>
      </w:r>
      <w:r>
        <w:fldChar w:fldCharType="end"/>
      </w:r>
    </w:p>
    <w:p w14:paraId="1E04BB48" w14:textId="003D39C7" w:rsidR="00DF2052" w:rsidRDefault="00DF2052">
      <w:pPr>
        <w:pStyle w:val="61"/>
        <w:rPr>
          <w:rFonts w:asciiTheme="minorHAnsi" w:hAnsiTheme="minorHAnsi"/>
          <w:b w:val="0"/>
          <w:sz w:val="22"/>
          <w:szCs w:val="22"/>
          <w:lang w:eastAsia="zh-CN"/>
        </w:rPr>
      </w:pPr>
      <w:r>
        <w:t>Appendix B</w:t>
      </w:r>
      <w:r>
        <w:rPr>
          <w:rFonts w:asciiTheme="minorHAnsi" w:hAnsiTheme="minorHAnsi"/>
          <w:b w:val="0"/>
          <w:sz w:val="22"/>
          <w:szCs w:val="22"/>
          <w:lang w:eastAsia="zh-CN"/>
        </w:rPr>
        <w:tab/>
      </w:r>
      <w:r>
        <w:t>&lt;Another appendix&gt;</w:t>
      </w:r>
      <w:r>
        <w:tab/>
      </w:r>
      <w:r>
        <w:fldChar w:fldCharType="begin"/>
      </w:r>
      <w:r>
        <w:instrText xml:space="preserve"> PAGEREF _Toc143389599 \h </w:instrText>
      </w:r>
      <w:r>
        <w:fldChar w:fldCharType="separate"/>
      </w:r>
      <w:r>
        <w:t>2</w:t>
      </w:r>
      <w:r>
        <w:fldChar w:fldCharType="end"/>
      </w:r>
    </w:p>
    <w:p w14:paraId="2966930C" w14:textId="263ADD9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3389586"/>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3389587"/>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3389588"/>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3389589"/>
      <w:r>
        <w:lastRenderedPageBreak/>
        <w:t>Analysis and Requirements</w:t>
      </w:r>
      <w:bookmarkEnd w:id="3"/>
    </w:p>
    <w:p w14:paraId="725C8F4C" w14:textId="7BC66B6C" w:rsidR="00D62678" w:rsidRDefault="00D62678" w:rsidP="00D62678">
      <w:pPr>
        <w:pStyle w:val="2"/>
      </w:pPr>
      <w:bookmarkStart w:id="4" w:name="_Toc143389590"/>
      <w:r>
        <w:t>Background</w:t>
      </w:r>
      <w:bookmarkEnd w:id="4"/>
      <w:r w:rsidR="00F04B1F">
        <w:t xml:space="preserve"> and Literature Review</w:t>
      </w:r>
    </w:p>
    <w:p w14:paraId="63009448" w14:textId="02E4D56F" w:rsidR="00F04B1F" w:rsidRPr="00471EF2" w:rsidRDefault="00F04B1F" w:rsidP="00F04B1F">
      <w:pPr>
        <w:spacing w:after="160" w:line="259" w:lineRule="auto"/>
      </w:pPr>
      <w:bookmarkStart w:id="5" w:name="_Toc143389591"/>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3389592"/>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3389593"/>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3389594"/>
      <w:r>
        <w:t xml:space="preserve">Application </w:t>
      </w:r>
      <w:bookmarkEnd w:id="8"/>
      <w:r w:rsidR="00B64636">
        <w:t>Requirements</w:t>
      </w:r>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r>
        <w:t>Functional Requirements</w:t>
      </w:r>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7E6617">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730C4A">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r>
        <w:t>Non-Functional Requirements</w:t>
      </w:r>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9" w:name="_Toc143389595"/>
      <w:r w:rsidRPr="0094119B">
        <w:lastRenderedPageBreak/>
        <w:t>Design and Implementation</w:t>
      </w:r>
      <w:bookmarkEnd w:id="9"/>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r>
        <w:t>System Architecture</w:t>
      </w:r>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0DA49C6"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5E0892">
        <w:instrText xml:space="preserve"> ADDIN ZOTERO_ITEM CSL_CITATION {"citationID":"bW6PxBwq","properties":{"formattedCitation":"(MUI, 2023)","plainCitation":"(MUI, 2023)","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5E0892" w:rsidRPr="005E0892">
        <w:t>(MUI, 2023)</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8E73BC">
      <w:pPr>
        <w:numPr>
          <w:ilvl w:val="0"/>
          <w:numId w:val="40"/>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2DAAC604" w:rsidR="001656FE" w:rsidRDefault="001656FE" w:rsidP="001E50B0">
      <w:pPr>
        <w:numPr>
          <w:ilvl w:val="0"/>
          <w:numId w:val="40"/>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p>
    <w:p w14:paraId="40E3EAD1" w14:textId="757D6772" w:rsidR="001E50B0" w:rsidRPr="008E73BC" w:rsidRDefault="001E50B0" w:rsidP="001E50B0">
      <w:pPr>
        <w:numPr>
          <w:ilvl w:val="0"/>
          <w:numId w:val="40"/>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8E73BC">
      <w:pPr>
        <w:numPr>
          <w:ilvl w:val="0"/>
          <w:numId w:val="40"/>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This ensures that users, 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r>
        <w:lastRenderedPageBreak/>
        <w:t>User Interface</w:t>
      </w:r>
    </w:p>
    <w:p w14:paraId="59C5DA20" w14:textId="14E25799" w:rsidR="008E73BC" w:rsidRPr="00367C32" w:rsidRDefault="00DF74EA" w:rsidP="00DF74EA">
      <w:pPr>
        <w:pStyle w:val="3"/>
      </w:pPr>
      <w:r>
        <w:t>Colour</w:t>
      </w:r>
      <w:r w:rsidR="007A781C">
        <w:t>,</w:t>
      </w:r>
      <w:r>
        <w:t xml:space="preserve"> Font</w:t>
      </w:r>
      <w:r w:rsidR="007A781C">
        <w:t xml:space="preserve"> and Style</w:t>
      </w:r>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r>
        <w:t>Components and Pages</w:t>
      </w:r>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lastRenderedPageBreak/>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lastRenderedPageBreak/>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6FD3103D" w:rsidR="00E37976" w:rsidRDefault="00E37976" w:rsidP="002E4AB3">
      <w:r>
        <w:br w:type="page"/>
      </w:r>
      <w:r w:rsidR="00B84F89" w:rsidRPr="00B84F89">
        <w:rPr>
          <w:noProof/>
          <w:lang w:val="en-US" w:eastAsia="zh-CN"/>
        </w:rPr>
        <w:lastRenderedPageBreak/>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1F4B7F96" w14:textId="2E153115" w:rsidR="00E772C8" w:rsidRPr="006719D4" w:rsidRDefault="00E772C8" w:rsidP="00E772C8">
      <w:pPr>
        <w:pStyle w:val="figurecaption"/>
        <w:rPr>
          <w:b w:val="0"/>
        </w:rPr>
      </w:pPr>
      <w:r>
        <w:t xml:space="preserve">Figure </w:t>
      </w:r>
      <w:r>
        <w:t>9</w:t>
      </w:r>
      <w:r>
        <w:t xml:space="preserve">: </w:t>
      </w:r>
      <w:r>
        <w:rPr>
          <w:b w:val="0"/>
        </w:rPr>
        <w:t>Chatbox</w:t>
      </w:r>
      <w:r>
        <w:rPr>
          <w:b w:val="0"/>
        </w:rPr>
        <w:t xml:space="preserve"> Component</w:t>
      </w:r>
    </w:p>
    <w:p w14:paraId="212CFDA1" w14:textId="77777777" w:rsidR="00BE2C02" w:rsidRPr="00E772C8" w:rsidRDefault="00BE2C02" w:rsidP="00AB387C"/>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left with a grey background. When the role is 'user', the chatbox is positioned on the right, boasting the theme's main color. Moreover, three functional buttons </w:t>
      </w:r>
      <w:r w:rsidRPr="00BE2C02">
        <w:rPr>
          <w:lang w:val="en-US"/>
        </w:rPr>
        <w:lastRenderedPageBreak/>
        <w:t>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r>
        <w:rPr>
          <w:lang w:val="en-US"/>
        </w:rPr>
        <w:t xml:space="preserve">Database </w:t>
      </w:r>
      <w:r w:rsidR="001D7836">
        <w:rPr>
          <w:lang w:val="en-US"/>
        </w:rPr>
        <w:t>Design</w:t>
      </w:r>
    </w:p>
    <w:p w14:paraId="3D7CAB53" w14:textId="3B74C0EA" w:rsidR="009B7E33" w:rsidRPr="009B7E33" w:rsidRDefault="009B7E33"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14.6pt;height:243pt">
            <v:imagedata r:id="rId23" o:title="ER diagram"/>
          </v:shape>
        </w:pict>
      </w:r>
    </w:p>
    <w:p w14:paraId="27F70581" w14:textId="77777777" w:rsidR="007E6617" w:rsidRDefault="001D7836" w:rsidP="00367B4A">
      <w:r>
        <w:t>Above</w:t>
      </w:r>
      <w:r w:rsidRPr="001D7836">
        <w:t xml:space="preserve"> is an entity relationship diagram for the project. Identifying the entities and</w:t>
      </w:r>
      <w:r>
        <w:t xml:space="preserve"> </w:t>
      </w:r>
      <w:r w:rsidRPr="001D7836">
        <w:t>their relationships between each other is essential for good database design. Each</w:t>
      </w:r>
      <w:r>
        <w:t xml:space="preserve"> </w:t>
      </w:r>
      <w:r w:rsidRPr="001D7836">
        <w:t>entity also has associated attributes</w:t>
      </w:r>
      <w:r w:rsidR="00352288">
        <w:t xml:space="preserve"> and constraints</w:t>
      </w:r>
      <w:r w:rsidRPr="001D7836">
        <w:t xml:space="preserve">, </w:t>
      </w:r>
      <w:r>
        <w:t>these can be found in Appendix D.</w:t>
      </w:r>
      <w:r w:rsidRPr="001D7836">
        <w:t xml:space="preserve"> </w:t>
      </w:r>
    </w:p>
    <w:p w14:paraId="1F17A0AE" w14:textId="77777777" w:rsidR="007E6617" w:rsidRDefault="007E6617" w:rsidP="007E6617">
      <w:pPr>
        <w:pStyle w:val="2"/>
      </w:pPr>
      <w:r>
        <w:t>Function Implementation</w:t>
      </w:r>
    </w:p>
    <w:p w14:paraId="06DF0111" w14:textId="1F3DE4C1" w:rsidR="007E6617" w:rsidRDefault="004E5DDE" w:rsidP="004E5DDE">
      <w:pPr>
        <w:pStyle w:val="3"/>
      </w:pPr>
      <w:r>
        <w:t>Structured Learning Courses</w:t>
      </w:r>
    </w:p>
    <w:p w14:paraId="247D9130" w14:textId="4564F371" w:rsidR="004E5DDE" w:rsidRDefault="004E5DDE" w:rsidP="004E5DDE">
      <w:bookmarkStart w:id="10" w:name="_GoBack"/>
      <w:bookmarkEnd w:id="10"/>
    </w:p>
    <w:p w14:paraId="4CDC1EF3" w14:textId="285615AE" w:rsidR="004E5DDE" w:rsidRPr="004E5DDE" w:rsidRDefault="004E5DDE" w:rsidP="004E5DDE">
      <w:pPr>
        <w:pStyle w:val="3"/>
      </w:pPr>
      <w:r w:rsidRPr="004E5DDE">
        <w:t>Study Plan System</w:t>
      </w:r>
    </w:p>
    <w:p w14:paraId="098A6D89" w14:textId="3F10AED9" w:rsidR="004E5DDE" w:rsidRDefault="004E5DDE" w:rsidP="004E5DDE"/>
    <w:p w14:paraId="7E107E57" w14:textId="703AB62F" w:rsidR="004E5DDE" w:rsidRDefault="004E5DDE" w:rsidP="004E5DDE">
      <w:pPr>
        <w:pStyle w:val="3"/>
      </w:pPr>
      <w:r>
        <w:t>Review System with Spaced Repetition Strategy</w:t>
      </w:r>
    </w:p>
    <w:p w14:paraId="176C0B9C" w14:textId="07E49BB6" w:rsidR="004E5DDE" w:rsidRDefault="004E5DDE" w:rsidP="004E5DDE"/>
    <w:p w14:paraId="683640F3" w14:textId="3D259346" w:rsidR="004E5DDE" w:rsidRDefault="004E5DDE" w:rsidP="004E5DDE">
      <w:pPr>
        <w:pStyle w:val="3"/>
      </w:pPr>
      <w:r>
        <w:t>Chatbot</w:t>
      </w:r>
    </w:p>
    <w:p w14:paraId="658FB7D3" w14:textId="10CA6221" w:rsidR="004E5DDE" w:rsidRDefault="004E5DDE" w:rsidP="004E5DDE"/>
    <w:p w14:paraId="3F2336EC" w14:textId="05CA57B8" w:rsidR="004E5DDE" w:rsidRDefault="004E5DDE" w:rsidP="004E5DDE">
      <w:pPr>
        <w:pStyle w:val="3"/>
      </w:pPr>
      <w:r>
        <w:t>Security and Authentication</w:t>
      </w:r>
    </w:p>
    <w:p w14:paraId="3E93E537" w14:textId="7A3051A9" w:rsidR="004E5DDE" w:rsidRDefault="004E5DDE" w:rsidP="004E5DDE"/>
    <w:p w14:paraId="2AB9AB2B" w14:textId="74B9AE58" w:rsidR="004E5DDE" w:rsidRPr="004E5DDE" w:rsidRDefault="004E5DDE" w:rsidP="004E5DDE">
      <w:pPr>
        <w:pStyle w:val="3"/>
      </w:pPr>
      <w:r>
        <w:lastRenderedPageBreak/>
        <w:t>User Experience and Errol Handling</w:t>
      </w:r>
    </w:p>
    <w:p w14:paraId="01DCB91E" w14:textId="7EFE8FC9" w:rsidR="00367B4A" w:rsidRDefault="00367B4A" w:rsidP="007E6617">
      <w:pPr>
        <w:pStyle w:val="2"/>
      </w:pPr>
      <w:r>
        <w:br w:type="page"/>
      </w:r>
    </w:p>
    <w:p w14:paraId="532D47AC" w14:textId="77777777" w:rsidR="002E4AB3" w:rsidRDefault="002E4AB3" w:rsidP="002E4AB3">
      <w:pPr>
        <w:rPr>
          <w:rFonts w:eastAsiaTheme="majorEastAsia" w:cstheme="majorBidi"/>
          <w:sz w:val="32"/>
          <w:szCs w:val="32"/>
        </w:rPr>
      </w:pPr>
    </w:p>
    <w:p w14:paraId="603517E5" w14:textId="663DD6D3" w:rsidR="00D01157" w:rsidRDefault="006557AC" w:rsidP="00F72F7C">
      <w:pPr>
        <w:pStyle w:val="1"/>
      </w:pPr>
      <w:bookmarkStart w:id="11" w:name="_Toc143389596"/>
      <w:r>
        <w:t>Testing and Evaluation</w:t>
      </w:r>
      <w:bookmarkEnd w:id="11"/>
    </w:p>
    <w:p w14:paraId="6FE295C3" w14:textId="77777777" w:rsidR="00D01157" w:rsidRPr="00D01157" w:rsidRDefault="00D01157" w:rsidP="00D01157">
      <w:r>
        <w:t>Show how you plan to organise your work, identifying intermediate deliverables and dates.</w:t>
      </w:r>
    </w:p>
    <w:p w14:paraId="2923DE91" w14:textId="546670B5" w:rsidR="00DE5BAB" w:rsidRDefault="00E37976" w:rsidP="00DE5BAB">
      <w:pPr>
        <w:pStyle w:val="1"/>
      </w:pPr>
      <w:r>
        <w:br w:type="page"/>
      </w:r>
      <w:bookmarkStart w:id="12" w:name="_Toc143389597"/>
      <w:r w:rsidR="003F3EE5">
        <w:lastRenderedPageBreak/>
        <w:t>Conclusion</w:t>
      </w:r>
      <w:bookmarkEnd w:id="12"/>
    </w:p>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24"/>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13" w:name="_Toc143389598"/>
      <w:r w:rsidRPr="00AD5C18">
        <w:lastRenderedPageBreak/>
        <w:t xml:space="preserve">&lt;Name of </w:t>
      </w:r>
      <w:r w:rsidRPr="00FA5C40">
        <w:t>appendix</w:t>
      </w:r>
      <w:r w:rsidRPr="00AD5C18">
        <w:t>&gt;</w:t>
      </w:r>
      <w:bookmarkEnd w:id="13"/>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14" w:name="_Toc143389599"/>
      <w:r>
        <w:lastRenderedPageBreak/>
        <w:t>&lt;Another appendix&gt;</w:t>
      </w:r>
      <w:bookmarkEnd w:id="14"/>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9369E4" w14:textId="77777777" w:rsidR="00941791" w:rsidRDefault="00941791" w:rsidP="004F65C9">
      <w:pPr>
        <w:spacing w:before="0"/>
      </w:pPr>
      <w:r>
        <w:separator/>
      </w:r>
    </w:p>
  </w:endnote>
  <w:endnote w:type="continuationSeparator" w:id="0">
    <w:p w14:paraId="6200B53E" w14:textId="77777777" w:rsidR="00941791" w:rsidRDefault="00941791"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9F7231" w:rsidRDefault="009F7231"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9F7231" w:rsidRDefault="009F7231">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9F7231" w:rsidRDefault="009F7231"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9F7231" w:rsidRDefault="009F7231"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364FE95F" w:rsidR="009F7231" w:rsidRDefault="009F7231"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4E5DDE">
      <w:rPr>
        <w:rStyle w:val="aa"/>
        <w:noProof/>
      </w:rPr>
      <w:t>16</w:t>
    </w:r>
    <w:r>
      <w:rPr>
        <w:rStyle w:val="aa"/>
      </w:rPr>
      <w:fldChar w:fldCharType="end"/>
    </w:r>
  </w:p>
  <w:p w14:paraId="597C4CA0" w14:textId="77777777" w:rsidR="009F7231" w:rsidRDefault="009F7231"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A31772" w14:textId="77777777" w:rsidR="00941791" w:rsidRDefault="00941791" w:rsidP="004F65C9">
      <w:pPr>
        <w:spacing w:before="0"/>
      </w:pPr>
      <w:r>
        <w:separator/>
      </w:r>
    </w:p>
  </w:footnote>
  <w:footnote w:type="continuationSeparator" w:id="0">
    <w:p w14:paraId="69C0798F" w14:textId="77777777" w:rsidR="00941791" w:rsidRDefault="00941791"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FB837C9"/>
    <w:multiLevelType w:val="multilevel"/>
    <w:tmpl w:val="C924E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03A1993"/>
    <w:multiLevelType w:val="multilevel"/>
    <w:tmpl w:val="98F0B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8"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9"/>
  </w:num>
  <w:num w:numId="14">
    <w:abstractNumId w:val="28"/>
  </w:num>
  <w:num w:numId="15">
    <w:abstractNumId w:val="25"/>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38"/>
  </w:num>
  <w:num w:numId="21">
    <w:abstractNumId w:val="17"/>
  </w:num>
  <w:num w:numId="22">
    <w:abstractNumId w:val="18"/>
  </w:num>
  <w:num w:numId="23">
    <w:abstractNumId w:val="16"/>
  </w:num>
  <w:num w:numId="24">
    <w:abstractNumId w:val="19"/>
  </w:num>
  <w:num w:numId="25">
    <w:abstractNumId w:val="30"/>
  </w:num>
  <w:num w:numId="26">
    <w:abstractNumId w:val="35"/>
  </w:num>
  <w:num w:numId="27">
    <w:abstractNumId w:val="27"/>
  </w:num>
  <w:num w:numId="28">
    <w:abstractNumId w:val="37"/>
  </w:num>
  <w:num w:numId="29">
    <w:abstractNumId w:val="34"/>
  </w:num>
  <w:num w:numId="30">
    <w:abstractNumId w:val="32"/>
  </w:num>
  <w:num w:numId="31">
    <w:abstractNumId w:val="36"/>
  </w:num>
  <w:num w:numId="32">
    <w:abstractNumId w:val="15"/>
  </w:num>
  <w:num w:numId="33">
    <w:abstractNumId w:val="24"/>
  </w:num>
  <w:num w:numId="34">
    <w:abstractNumId w:val="31"/>
  </w:num>
  <w:num w:numId="35">
    <w:abstractNumId w:val="22"/>
  </w:num>
  <w:num w:numId="36">
    <w:abstractNumId w:val="20"/>
  </w:num>
  <w:num w:numId="37">
    <w:abstractNumId w:val="12"/>
  </w:num>
  <w:num w:numId="38">
    <w:abstractNumId w:val="14"/>
  </w:num>
  <w:num w:numId="39">
    <w:abstractNumId w:val="23"/>
  </w:num>
  <w:num w:numId="40">
    <w:abstractNumId w:val="13"/>
  </w:num>
  <w:num w:numId="41">
    <w:abstractNumId w:val="21"/>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28FB"/>
    <w:rsid w:val="00052ACE"/>
    <w:rsid w:val="0005595F"/>
    <w:rsid w:val="00057043"/>
    <w:rsid w:val="000B5C80"/>
    <w:rsid w:val="000F3BA4"/>
    <w:rsid w:val="00130370"/>
    <w:rsid w:val="00147F45"/>
    <w:rsid w:val="00153D8D"/>
    <w:rsid w:val="001656FE"/>
    <w:rsid w:val="00165A28"/>
    <w:rsid w:val="001D1E21"/>
    <w:rsid w:val="001D7836"/>
    <w:rsid w:val="001E50B0"/>
    <w:rsid w:val="001F22A7"/>
    <w:rsid w:val="002072B9"/>
    <w:rsid w:val="0027494C"/>
    <w:rsid w:val="002857E3"/>
    <w:rsid w:val="00290035"/>
    <w:rsid w:val="00292419"/>
    <w:rsid w:val="002C0C78"/>
    <w:rsid w:val="002C30A6"/>
    <w:rsid w:val="002E4AB3"/>
    <w:rsid w:val="00310461"/>
    <w:rsid w:val="00350A22"/>
    <w:rsid w:val="00352288"/>
    <w:rsid w:val="0035443C"/>
    <w:rsid w:val="00367B4A"/>
    <w:rsid w:val="00367C32"/>
    <w:rsid w:val="003C7525"/>
    <w:rsid w:val="003D0DE9"/>
    <w:rsid w:val="003D1B57"/>
    <w:rsid w:val="003F3EE5"/>
    <w:rsid w:val="00414E91"/>
    <w:rsid w:val="00424BB8"/>
    <w:rsid w:val="00434E61"/>
    <w:rsid w:val="00451EDA"/>
    <w:rsid w:val="00477E87"/>
    <w:rsid w:val="0049147A"/>
    <w:rsid w:val="004E5DDE"/>
    <w:rsid w:val="004F65C9"/>
    <w:rsid w:val="0051498C"/>
    <w:rsid w:val="005173A1"/>
    <w:rsid w:val="00530753"/>
    <w:rsid w:val="00536C57"/>
    <w:rsid w:val="00547123"/>
    <w:rsid w:val="00556FFC"/>
    <w:rsid w:val="00594544"/>
    <w:rsid w:val="005956EF"/>
    <w:rsid w:val="00596AD8"/>
    <w:rsid w:val="00597AF9"/>
    <w:rsid w:val="005A46AC"/>
    <w:rsid w:val="005B55FC"/>
    <w:rsid w:val="005C0A1D"/>
    <w:rsid w:val="005E0892"/>
    <w:rsid w:val="005E3085"/>
    <w:rsid w:val="00611CC0"/>
    <w:rsid w:val="00617F14"/>
    <w:rsid w:val="00632BF0"/>
    <w:rsid w:val="0064030A"/>
    <w:rsid w:val="00644757"/>
    <w:rsid w:val="00644885"/>
    <w:rsid w:val="006557AC"/>
    <w:rsid w:val="00655B00"/>
    <w:rsid w:val="006571A1"/>
    <w:rsid w:val="006719D4"/>
    <w:rsid w:val="00676817"/>
    <w:rsid w:val="006B038F"/>
    <w:rsid w:val="006F1636"/>
    <w:rsid w:val="00730C4A"/>
    <w:rsid w:val="0075041B"/>
    <w:rsid w:val="007725A2"/>
    <w:rsid w:val="0079487E"/>
    <w:rsid w:val="007A781C"/>
    <w:rsid w:val="007E6617"/>
    <w:rsid w:val="007F4DF9"/>
    <w:rsid w:val="00834C39"/>
    <w:rsid w:val="00835FFA"/>
    <w:rsid w:val="0089402A"/>
    <w:rsid w:val="008A3361"/>
    <w:rsid w:val="008A61FF"/>
    <w:rsid w:val="008B6CA7"/>
    <w:rsid w:val="008C62C5"/>
    <w:rsid w:val="008C6463"/>
    <w:rsid w:val="008D6B78"/>
    <w:rsid w:val="008D6F84"/>
    <w:rsid w:val="008E73BC"/>
    <w:rsid w:val="008F5EE9"/>
    <w:rsid w:val="00916607"/>
    <w:rsid w:val="00916DCD"/>
    <w:rsid w:val="0094119B"/>
    <w:rsid w:val="00941791"/>
    <w:rsid w:val="00945AEC"/>
    <w:rsid w:val="00964242"/>
    <w:rsid w:val="00973815"/>
    <w:rsid w:val="009B462B"/>
    <w:rsid w:val="009B6928"/>
    <w:rsid w:val="009B7E33"/>
    <w:rsid w:val="009C5DE5"/>
    <w:rsid w:val="009C6A3C"/>
    <w:rsid w:val="009F1D93"/>
    <w:rsid w:val="009F7231"/>
    <w:rsid w:val="00A2060C"/>
    <w:rsid w:val="00A237C6"/>
    <w:rsid w:val="00A529A5"/>
    <w:rsid w:val="00A93AE3"/>
    <w:rsid w:val="00AA2654"/>
    <w:rsid w:val="00AB387C"/>
    <w:rsid w:val="00AB561A"/>
    <w:rsid w:val="00AB74CD"/>
    <w:rsid w:val="00AD5C18"/>
    <w:rsid w:val="00AE6BD7"/>
    <w:rsid w:val="00B23A22"/>
    <w:rsid w:val="00B306AF"/>
    <w:rsid w:val="00B64636"/>
    <w:rsid w:val="00B84892"/>
    <w:rsid w:val="00B84F89"/>
    <w:rsid w:val="00BC33FF"/>
    <w:rsid w:val="00BE2C02"/>
    <w:rsid w:val="00BE5B0B"/>
    <w:rsid w:val="00C07B59"/>
    <w:rsid w:val="00C178FD"/>
    <w:rsid w:val="00C44420"/>
    <w:rsid w:val="00C50DD9"/>
    <w:rsid w:val="00C83E1F"/>
    <w:rsid w:val="00CA23E1"/>
    <w:rsid w:val="00CB0A72"/>
    <w:rsid w:val="00D01157"/>
    <w:rsid w:val="00D13E60"/>
    <w:rsid w:val="00D62678"/>
    <w:rsid w:val="00D75477"/>
    <w:rsid w:val="00D819B4"/>
    <w:rsid w:val="00D947DA"/>
    <w:rsid w:val="00DB4C8E"/>
    <w:rsid w:val="00DD5587"/>
    <w:rsid w:val="00DE5BAB"/>
    <w:rsid w:val="00DF2052"/>
    <w:rsid w:val="00DF74EA"/>
    <w:rsid w:val="00E37976"/>
    <w:rsid w:val="00E56A2D"/>
    <w:rsid w:val="00E6012D"/>
    <w:rsid w:val="00E772C8"/>
    <w:rsid w:val="00E81C73"/>
    <w:rsid w:val="00EB2712"/>
    <w:rsid w:val="00EB3C0E"/>
    <w:rsid w:val="00EB3D44"/>
    <w:rsid w:val="00EC512D"/>
    <w:rsid w:val="00EE5614"/>
    <w:rsid w:val="00F0152F"/>
    <w:rsid w:val="00F04B1F"/>
    <w:rsid w:val="00F33AA4"/>
    <w:rsid w:val="00F35D8E"/>
    <w:rsid w:val="00F533CD"/>
    <w:rsid w:val="00F70037"/>
    <w:rsid w:val="00F72F7C"/>
    <w:rsid w:val="00F76445"/>
    <w:rsid w:val="00FA5945"/>
    <w:rsid w:val="00FA5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2405D-516A-4DED-8D94-6F2B96AA4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6</TotalTime>
  <Pages>25</Pages>
  <Words>10888</Words>
  <Characters>62068</Characters>
  <Application>Microsoft Office Word</Application>
  <DocSecurity>0</DocSecurity>
  <Lines>517</Lines>
  <Paragraphs>145</Paragraphs>
  <ScaleCrop>false</ScaleCrop>
  <Company>Computing science</Company>
  <LinksUpToDate>false</LinksUpToDate>
  <CharactersWithSpaces>7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38</cp:revision>
  <dcterms:created xsi:type="dcterms:W3CDTF">2013-08-02T15:09:00Z</dcterms:created>
  <dcterms:modified xsi:type="dcterms:W3CDTF">2023-08-2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xm6VKAWM"/&gt;&lt;style id="http://www.zotero.org/styles/harvard-cite-them-right" hasBibliography="1" bibliographyStyleHasBeenSet="0"/&gt;&lt;prefs&gt;&lt;pref name="fieldType" value="Field"/&gt;&lt;/prefs&gt;&lt;/data&gt;</vt:lpwstr>
  </property>
</Properties>
</file>